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9B1A82" w:rsidRPr="00167DBA" w:rsidRDefault="009B1A82">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9B1A82" w:rsidRPr="00167DBA" w:rsidRDefault="009B1A82">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9B1A82" w:rsidRPr="00A95E5B" w:rsidRDefault="009B1A82">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Content>
                                    <w:r w:rsidRPr="00A95E5B">
                                      <w:rPr>
                                        <w:color w:val="FFFFFF" w:themeColor="background1"/>
                                        <w:sz w:val="24"/>
                                        <w:szCs w:val="24"/>
                                      </w:rPr>
                                      <w:t xml:space="preserve">     </w:t>
                                    </w:r>
                                  </w:sdtContent>
                                </w:sdt>
                                <w:r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9B1A82" w:rsidRPr="00A95E5B" w:rsidRDefault="009B1A82">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Content>
                              <w:r w:rsidRPr="00A95E5B">
                                <w:rPr>
                                  <w:color w:val="FFFFFF" w:themeColor="background1"/>
                                  <w:sz w:val="24"/>
                                  <w:szCs w:val="24"/>
                                </w:rPr>
                                <w:t xml:space="preserve">     </w:t>
                              </w:r>
                            </w:sdtContent>
                          </w:sdt>
                          <w:r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2ADA155B" w14:textId="77777777" w:rsidR="004B2109" w:rsidRDefault="004B2109" w:rsidP="004B2109">
      <w:pPr>
        <w:rPr>
          <w:rFonts w:ascii="Calibri" w:hAnsi="Calibri" w:cs="Calibri"/>
        </w:rPr>
      </w:pPr>
    </w:p>
    <w:p w14:paraId="0788C220" w14:textId="248C064A" w:rsidR="004B2109" w:rsidRPr="00E03407" w:rsidRDefault="004B2109" w:rsidP="004B2109">
      <w:pPr>
        <w:rPr>
          <w:rFonts w:ascii="Calibri" w:hAnsi="Calibri" w:cs="Calibri"/>
        </w:rPr>
      </w:pPr>
      <w:r>
        <w:rPr>
          <w:rFonts w:ascii="Calibri" w:hAnsi="Calibri" w:cs="Calibri"/>
        </w:rPr>
        <w:t>Word Count: 1,511</w:t>
      </w:r>
    </w:p>
    <w:p w14:paraId="3B1DDBAA" w14:textId="0380DB1C" w:rsidR="00F140AB" w:rsidRDefault="00F140AB" w:rsidP="00F140AB"/>
    <w:p w14:paraId="36F70EF0" w14:textId="45651B2A" w:rsidR="00F140AB" w:rsidRPr="00CD0DCF" w:rsidRDefault="00F140AB" w:rsidP="003D091A">
      <w:pPr>
        <w:pStyle w:val="Heading2"/>
      </w:pPr>
      <w:r w:rsidRPr="00CD0DCF">
        <w:t xml:space="preserve">Winograd </w:t>
      </w:r>
      <w:r>
        <w:t>Schema Challenge</w:t>
      </w:r>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 xml:space="preserve">Neufeld E. and </w:t>
      </w:r>
      <w:proofErr w:type="spellStart"/>
      <w:r w:rsidR="00511B2C" w:rsidRPr="00511B2C">
        <w:rPr>
          <w:rFonts w:ascii="Calibri" w:hAnsi="Calibri" w:cs="Calibri"/>
        </w:rPr>
        <w:t>Finnestad</w:t>
      </w:r>
      <w:proofErr w:type="spellEnd"/>
      <w:r w:rsidR="00511B2C" w:rsidRPr="00511B2C">
        <w:rPr>
          <w:rFonts w:ascii="Calibri" w:hAnsi="Calibri" w:cs="Calibri"/>
        </w:rPr>
        <w:t xml:space="preserve">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 xml:space="preserve">Neufeld E. and </w:t>
      </w:r>
      <w:proofErr w:type="spellStart"/>
      <w:r w:rsidR="00AA7CAE" w:rsidRPr="00AA7CAE">
        <w:rPr>
          <w:rFonts w:ascii="Calibri" w:hAnsi="Calibri" w:cs="Calibri"/>
        </w:rPr>
        <w:t>Finnestad</w:t>
      </w:r>
      <w:proofErr w:type="spellEnd"/>
      <w:r w:rsidR="00AA7CAE" w:rsidRPr="00AA7CAE">
        <w:rPr>
          <w:rFonts w:ascii="Calibri" w:hAnsi="Calibri" w:cs="Calibri"/>
        </w:rPr>
        <w:t xml:space="preserve">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lastRenderedPageBreak/>
        <w:t>This example helps illustrate the form of the test’s input: a sentence, with two subjects, an ambiguous pronoun later in the sentence which could refer to either of the subjects, and a keyword that determines the answer. Each schema also has an alternate solution of the 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 xml:space="preserve">Neufeld E. and </w:t>
      </w:r>
      <w:proofErr w:type="spellStart"/>
      <w:r w:rsidR="00F75DD7" w:rsidRPr="00F75DD7">
        <w:rPr>
          <w:rFonts w:ascii="Calibri" w:hAnsi="Calibri" w:cs="Calibri"/>
        </w:rPr>
        <w:t>Finnestad</w:t>
      </w:r>
      <w:proofErr w:type="spellEnd"/>
      <w:r w:rsidR="00F75DD7" w:rsidRPr="00F75DD7">
        <w:rPr>
          <w:rFonts w:ascii="Calibri" w:hAnsi="Calibri" w:cs="Calibri"/>
        </w:rPr>
        <w:t xml:space="preserve">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commonsens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commonsense reasoning (Morgenstern L. </w:t>
      </w:r>
      <w:r w:rsidR="003B1212">
        <w:rPr>
          <w:rFonts w:ascii="Calibri" w:hAnsi="Calibri" w:cs="Calibri"/>
        </w:rPr>
        <w:t>and 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commonsense reasoning, for which our current level of understanding is far from complete (</w:t>
      </w:r>
      <w:r w:rsidR="00FE35D8" w:rsidRPr="00C54DD5">
        <w:rPr>
          <w:rFonts w:ascii="Calibri" w:hAnsi="Calibri" w:cs="Calibri"/>
        </w:rPr>
        <w:t>Davis E. and 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66819CBC" w:rsidR="00F140AB" w:rsidRDefault="00F140AB" w:rsidP="00F140AB">
      <w:pPr>
        <w:rPr>
          <w:rFonts w:ascii="Calibri" w:hAnsi="Calibri" w:cs="Calibri"/>
          <w:b/>
          <w:bCs/>
        </w:rPr>
      </w:pPr>
    </w:p>
    <w:p w14:paraId="1566C7B8" w14:textId="37E5EDDD" w:rsidR="003D091A" w:rsidRDefault="003D091A" w:rsidP="003D091A">
      <w:pPr>
        <w:pStyle w:val="Heading2"/>
      </w:pPr>
      <w:r>
        <w:t xml:space="preserve">Choices of Plausible Alternatives (COPA) </w:t>
      </w:r>
    </w:p>
    <w:p w14:paraId="6A7DE0DF" w14:textId="6FC9B1F4" w:rsidR="003D091A" w:rsidRDefault="003D091A" w:rsidP="00F140AB">
      <w:pPr>
        <w:rPr>
          <w:rFonts w:ascii="Calibri" w:hAnsi="Calibri" w:cs="Calibri"/>
          <w:b/>
          <w:bCs/>
        </w:rPr>
      </w:pPr>
    </w:p>
    <w:p w14:paraId="27BCC604" w14:textId="58DB60EA" w:rsidR="008E147B" w:rsidRPr="008E147B" w:rsidRDefault="008E147B" w:rsidP="00F140AB">
      <w:pPr>
        <w:rPr>
          <w:rFonts w:ascii="Calibri" w:hAnsi="Calibri" w:cs="Calibri"/>
          <w:b/>
          <w:bCs/>
          <w:color w:val="FF0000"/>
        </w:rPr>
      </w:pPr>
      <w:r>
        <w:rPr>
          <w:rFonts w:ascii="Calibri" w:hAnsi="Calibri" w:cs="Calibri"/>
          <w:b/>
          <w:bCs/>
          <w:color w:val="FF0000"/>
        </w:rPr>
        <w:t>ADD REFERENCES</w:t>
      </w:r>
    </w:p>
    <w:p w14:paraId="399A8A1C" w14:textId="77777777" w:rsidR="008E147B" w:rsidRPr="00CD0DCF" w:rsidRDefault="008E147B" w:rsidP="00F140AB">
      <w:pPr>
        <w:rPr>
          <w:rFonts w:ascii="Calibri" w:hAnsi="Calibri" w:cs="Calibri"/>
          <w:b/>
          <w:bCs/>
        </w:rPr>
      </w:pPr>
    </w:p>
    <w:p w14:paraId="2C1332E3" w14:textId="77777777" w:rsidR="003D091A" w:rsidRDefault="003D091A" w:rsidP="003D091A">
      <w:r>
        <w:t xml:space="preserve">Another popular approach to commonsense causal reasoning is the Choices of Plausible Alternatives (COPA) dataset. The COPA dataset was developed by Andrew Gordon as an evaluation tool for “open-domain commonsense causal reasoning”. The dataset was heavily inspired from the Recognizing Textural Entailments (RTE) challenges. Each question would feature a text fragment and a hypothesis with the goal of determining whether or not the </w:t>
      </w:r>
      <w:r>
        <w:lastRenderedPageBreak/>
        <w:t>hypothesis is true based on its entailment in the text fragment. The following example demonstrates positive entailment:</w:t>
      </w:r>
    </w:p>
    <w:p w14:paraId="7793F139" w14:textId="77777777" w:rsidR="003D091A" w:rsidRDefault="003D091A" w:rsidP="003D091A"/>
    <w:p w14:paraId="019A11D8" w14:textId="77777777" w:rsidR="003D091A" w:rsidRPr="00A85051" w:rsidRDefault="003D091A" w:rsidP="003D091A">
      <w:pPr>
        <w:rPr>
          <w:i/>
          <w:iCs/>
        </w:rPr>
      </w:pPr>
      <w:r w:rsidRPr="00A85051">
        <w:rPr>
          <w:i/>
          <w:iCs/>
        </w:rPr>
        <w:t>Text fragment: “Cavern Club sessions paid the Beatles £15 evenings and £5 lunchtime.</w:t>
      </w:r>
    </w:p>
    <w:p w14:paraId="0EAB41F2" w14:textId="77777777" w:rsidR="003D091A" w:rsidRPr="00A85051" w:rsidRDefault="003D091A" w:rsidP="003D091A">
      <w:pPr>
        <w:rPr>
          <w:i/>
          <w:iCs/>
        </w:rPr>
      </w:pPr>
      <w:r w:rsidRPr="00A85051">
        <w:rPr>
          <w:i/>
          <w:iCs/>
        </w:rPr>
        <w:t>Hypothesis: The Beatles performed at Cavern Club at lunchtime.</w:t>
      </w:r>
    </w:p>
    <w:p w14:paraId="5B0D966A" w14:textId="77777777" w:rsidR="003D091A" w:rsidRDefault="003D091A" w:rsidP="003D091A"/>
    <w:p w14:paraId="33503A03" w14:textId="77777777" w:rsidR="003D091A" w:rsidRDefault="003D091A" w:rsidP="003D091A">
      <w:r>
        <w:t>Although RTE was a great evaluation tool for inferential capability, it was found to be much less useful for evaluating commonsense inference. This was due to the inherent distinction between entailment and implication. Entailments are inferences that are necessarily true due to the meaning in the text. Whereas implications are inferences that are expected to be true due to likely causes, effects of the text or are default assumptions. In summary, the entailment between two text fragments is either strongly positive or negative whereas implications are judged by the degree of plausibility.</w:t>
      </w:r>
    </w:p>
    <w:p w14:paraId="27CE4AA0" w14:textId="77777777" w:rsidR="003D091A" w:rsidRDefault="003D091A" w:rsidP="003D091A"/>
    <w:p w14:paraId="3011A52E" w14:textId="77777777" w:rsidR="003D091A" w:rsidRDefault="003D091A" w:rsidP="003D091A">
      <w:r>
        <w:t>In order to test for commonsense casual implication, the COPA date set was developed based on modified RTE. The dataset contains 1000 multiple choice questions with each question being composited of: A statement (premise) and two choices (plausible alternatives). Both alternatives could have a causal relation to the premise and thus could be a plausible cause or effect of the given premise. For example:</w:t>
      </w:r>
    </w:p>
    <w:p w14:paraId="2FFAB35F" w14:textId="77777777" w:rsidR="003D091A" w:rsidRDefault="003D091A" w:rsidP="003D091A"/>
    <w:p w14:paraId="3FC01F4D" w14:textId="77777777" w:rsidR="003D091A" w:rsidRDefault="003D091A" w:rsidP="003D091A">
      <w:pPr>
        <w:pStyle w:val="Heading3"/>
      </w:pPr>
      <w:r>
        <w:t>Scenario 1 – (Forward causal reasoning)</w:t>
      </w:r>
    </w:p>
    <w:p w14:paraId="487D9401" w14:textId="77777777" w:rsidR="003D091A" w:rsidRPr="00D3567A" w:rsidRDefault="003D091A" w:rsidP="003D091A"/>
    <w:p w14:paraId="14A3CBB3"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6ACA43A1"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6C915AC4"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1F5404F8" w14:textId="77777777" w:rsidR="003D091A" w:rsidRDefault="003D091A" w:rsidP="003D091A"/>
    <w:p w14:paraId="754F69FE" w14:textId="77777777" w:rsidR="003D091A" w:rsidRDefault="003D091A" w:rsidP="003D091A">
      <w:pPr>
        <w:pStyle w:val="Heading3"/>
      </w:pPr>
      <w:r>
        <w:t>Scenario 2 – (Backward causal reasoning)</w:t>
      </w:r>
    </w:p>
    <w:p w14:paraId="02A2358E" w14:textId="77777777" w:rsidR="003D091A" w:rsidRPr="00D3567A" w:rsidRDefault="003D091A" w:rsidP="003D091A"/>
    <w:p w14:paraId="23ED3ADD"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5EF8058E"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6BF9FE30"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70995CF6" w14:textId="77777777" w:rsidR="003D091A" w:rsidRDefault="003D091A" w:rsidP="003D091A"/>
    <w:p w14:paraId="46904E5D" w14:textId="77777777" w:rsidR="003D091A" w:rsidRDefault="003D091A" w:rsidP="003D091A">
      <w:r>
        <w:t xml:space="preserve">The examples presented above demonstrate the two formats available in the COPA dataset, with the alternatives demonstrating either: The plausible effects of the premise (forward causal reasoning) or the plausible causes of the premise (backward casual reasoning). In both examples either of the presented alternatives is deemed to be plausible. However, the correct answer is the alternative that is deemed to be the most plausible. </w:t>
      </w:r>
    </w:p>
    <w:p w14:paraId="291B2F83" w14:textId="77777777" w:rsidR="003D091A" w:rsidRDefault="003D091A" w:rsidP="003D091A"/>
    <w:p w14:paraId="12FA7362" w14:textId="77777777" w:rsidR="003D091A" w:rsidRDefault="003D091A" w:rsidP="003D091A">
      <w:pPr>
        <w:rPr>
          <w:color w:val="000000" w:themeColor="text1"/>
        </w:rPr>
      </w:pPr>
      <w:r>
        <w:rPr>
          <w:color w:val="000000" w:themeColor="text1"/>
        </w:rPr>
        <w:t xml:space="preserve">To the human reader it is intuitively evident that in the first scenario, the first alternative is the most plausible </w:t>
      </w:r>
      <w:r w:rsidRPr="00D0650E">
        <w:rPr>
          <w:i/>
          <w:iCs/>
          <w:color w:val="000000" w:themeColor="text1"/>
        </w:rPr>
        <w:t>result</w:t>
      </w:r>
      <w:r>
        <w:rPr>
          <w:i/>
          <w:iCs/>
          <w:color w:val="000000" w:themeColor="text1"/>
        </w:rPr>
        <w:t>/effect</w:t>
      </w:r>
      <w:r>
        <w:rPr>
          <w:color w:val="000000" w:themeColor="text1"/>
        </w:rPr>
        <w:t xml:space="preserve"> of the premise, and that in the second scenario</w:t>
      </w:r>
      <w:r w:rsidRPr="00D0650E">
        <w:rPr>
          <w:color w:val="000000" w:themeColor="text1"/>
        </w:rPr>
        <w:t xml:space="preserve"> </w:t>
      </w:r>
      <w:r>
        <w:rPr>
          <w:color w:val="000000" w:themeColor="text1"/>
        </w:rPr>
        <w:t xml:space="preserve">the second alternative is the most plausible </w:t>
      </w:r>
      <w:r w:rsidRPr="00D0650E">
        <w:rPr>
          <w:i/>
          <w:iCs/>
          <w:color w:val="000000" w:themeColor="text1"/>
        </w:rPr>
        <w:t>cause</w:t>
      </w:r>
      <w:r>
        <w:rPr>
          <w:color w:val="000000" w:themeColor="text1"/>
        </w:rPr>
        <w:t xml:space="preserve"> of the premise. This intuition or “commonsense” requires the individual to implicitly know that misdiagnosing a patient would likely make the patient distrustful of the doctor and potentially file a lawsuit if there was malpractice or that socially many people “meet for coffee” as a way to catch up likely more often than visiting a café at a new location. The reader does not need to be explicitly told this information in order to make the correct inference. </w:t>
      </w:r>
    </w:p>
    <w:p w14:paraId="2D293252" w14:textId="77777777" w:rsidR="003D091A" w:rsidRDefault="003D091A" w:rsidP="003D091A">
      <w:pPr>
        <w:rPr>
          <w:color w:val="000000" w:themeColor="text1"/>
        </w:rPr>
      </w:pPr>
    </w:p>
    <w:p w14:paraId="207C44B7" w14:textId="77777777" w:rsidR="003D091A" w:rsidRDefault="003D091A" w:rsidP="003D091A">
      <w:pPr>
        <w:rPr>
          <w:color w:val="000000" w:themeColor="text1"/>
        </w:rPr>
      </w:pPr>
      <w:r>
        <w:rPr>
          <w:color w:val="000000" w:themeColor="text1"/>
        </w:rPr>
        <w:lastRenderedPageBreak/>
        <w:t>The COPA dataset provides a way to test a system’s or AI’s ability to make commonsense causal reasoning judgements. The questions pose a forced choice in its alternatives with a definitive right answer which makes it easier to determine a system’s performance. Interestingly, the dataset was compiled in such a way that when tested on human raters the raters were nearly in 100% agreement on the answers of all of the question. Furthermore, the dataset is split into a development set and test set to prevent overfitting with the system being able to achieve an accuracy of exactly 50% just by guessing.</w:t>
      </w:r>
    </w:p>
    <w:p w14:paraId="5A64DA8C" w14:textId="77777777" w:rsidR="003D091A" w:rsidRDefault="003D091A" w:rsidP="003D091A">
      <w:pPr>
        <w:rPr>
          <w:color w:val="000000" w:themeColor="text1"/>
        </w:rPr>
      </w:pPr>
    </w:p>
    <w:p w14:paraId="70009910" w14:textId="6F14AEF4" w:rsidR="00F140AB" w:rsidRPr="004B2109" w:rsidRDefault="003D091A" w:rsidP="004B2109">
      <w:pPr>
        <w:rPr>
          <w:color w:val="000000" w:themeColor="text1"/>
        </w:rPr>
      </w:pPr>
      <w:r>
        <w:rPr>
          <w:color w:val="000000" w:themeColor="text1"/>
        </w:rPr>
        <w:t xml:space="preserve">In order to make a correct inference, the system would likely need to have a causality bridge (knowledge that connects the premise to the correct alternative). This is due to “commonsense” often being assumed knowledge and not explicitly expressed in day-to-day activities when determining the plausibility of the cause or effect of an event. This continues to pose a substantial challenge for AI causal reasoning inference systems. </w:t>
      </w:r>
    </w:p>
    <w:p w14:paraId="0FD62DED" w14:textId="25834E62" w:rsidR="00A95E5B" w:rsidRPr="00A95E5B" w:rsidRDefault="00A95E5B" w:rsidP="00A95E5B">
      <w:pPr>
        <w:pStyle w:val="Heading1"/>
      </w:pPr>
      <w:r w:rsidRPr="00A95E5B">
        <w:t>E</w:t>
      </w:r>
      <w:r w:rsidR="00E03407">
        <w:t>x</w:t>
      </w:r>
      <w:r w:rsidRPr="00A95E5B">
        <w:t>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xml:space="preserve">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lastRenderedPageBreak/>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proofErr w:type="gramStart"/>
      <w:r>
        <w:rPr>
          <w:rFonts w:ascii="AppleSystemUIFont" w:hAnsi="AppleSystemUIFont" w:cs="AppleSystemUIFont"/>
        </w:rPr>
        <w:t>So</w:t>
      </w:r>
      <w:proofErr w:type="gramEnd"/>
      <w:r>
        <w:rPr>
          <w:rFonts w:ascii="AppleSystemUIFont" w:hAnsi="AppleSystemUIFont" w:cs="AppleSystemUIFont"/>
        </w:rPr>
        <w:t xml:space="preserve">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Paint</w:t>
      </w:r>
      <w:proofErr w:type="gramEnd"/>
      <w:r>
        <w:rPr>
          <w:rFonts w:ascii="AppleSystemUIFont" w:hAnsi="AppleSystemUIFont" w:cs="AppleSystemUIFont"/>
        </w:rPr>
        <w: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See</w:t>
      </w:r>
      <w:proofErr w:type="gramEnd"/>
      <w:r>
        <w:rPr>
          <w:rFonts w:ascii="AppleSystemUIFont" w:hAnsi="AppleSystemUIFont" w:cs="AppleSystemUIFont"/>
        </w:rPr>
        <w:t xml:space="preserv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PlantType</w:t>
      </w:r>
      <w:proofErr w:type="spellEnd"/>
      <w:r>
        <w:rPr>
          <w:rFonts w:ascii="AppleSystemUIFont" w:hAnsi="AppleSystemUIFont" w:cs="AppleSystemUIFont"/>
        </w:rPr>
        <w:t>(</w:t>
      </w:r>
      <w:proofErr w:type="spellStart"/>
      <w:proofErr w:type="gramEnd"/>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IsPlantType</w:t>
      </w:r>
      <w:proofErr w:type="spellEnd"/>
      <w:proofErr w:type="gram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LooksLike</w:t>
      </w:r>
      <w:proofErr w:type="spellEnd"/>
      <w:proofErr w:type="gram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Next</w:t>
      </w:r>
      <w:proofErr w:type="gramEnd"/>
      <w:r>
        <w:rPr>
          <w:rFonts w:ascii="AppleSystemUIFont" w:hAnsi="AppleSystemUIFont" w:cs="AppleSystemUIFont"/>
        </w:rPr>
        <w:t xml:space="preserve">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lastRenderedPageBreak/>
        <w:t xml:space="preserve">all x all y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w:t>
      </w:r>
      <w:proofErr w:type="gramStart"/>
      <w:r w:rsidRPr="003C056E">
        <w:rPr>
          <w:rFonts w:ascii="AppleSystemUIFont" w:hAnsi="AppleSystemUIFont" w:cs="AppleSystemUIFont"/>
        </w:rPr>
        <w:t>y  (</w:t>
      </w:r>
      <w:proofErr w:type="gramEnd"/>
      <w:r w:rsidRPr="003C056E">
        <w:rPr>
          <w:rFonts w:ascii="AppleSystemUIFont" w:hAnsi="AppleSystemUIFont" w:cs="AppleSystemUIFont"/>
        </w:rPr>
        <w:t xml:space="preserve">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35406E20" w:rsidR="00167DBA" w:rsidRDefault="00A95E5B" w:rsidP="00A95E5B">
      <w:pPr>
        <w:pStyle w:val="Heading2"/>
      </w:pPr>
      <w:r w:rsidRPr="00A95E5B">
        <w:t>Example 2</w:t>
      </w:r>
    </w:p>
    <w:p w14:paraId="03CD8ECE" w14:textId="77777777" w:rsidR="007229C0" w:rsidRPr="007229C0" w:rsidRDefault="007229C0" w:rsidP="007229C0"/>
    <w:p w14:paraId="3198CFC8" w14:textId="48224637" w:rsidR="00C3147C" w:rsidRPr="00D10523" w:rsidRDefault="00FB2C32" w:rsidP="00C3147C">
      <w:pPr>
        <w:rPr>
          <w:b/>
          <w:bCs/>
        </w:rPr>
      </w:pPr>
      <w:r>
        <w:rPr>
          <w:b/>
          <w:bCs/>
          <w:color w:val="000000"/>
          <w:sz w:val="28"/>
          <w:szCs w:val="28"/>
        </w:rPr>
        <w:t>Problem 2</w:t>
      </w:r>
      <w:r w:rsidR="00C3147C">
        <w:rPr>
          <w:b/>
          <w:bCs/>
          <w:color w:val="000000"/>
          <w:sz w:val="28"/>
          <w:szCs w:val="28"/>
        </w:rPr>
        <w:t xml:space="preserve">: </w:t>
      </w:r>
      <w:r w:rsidR="00C3147C" w:rsidRPr="00D10523">
        <w:rPr>
          <w:b/>
          <w:bCs/>
        </w:rPr>
        <w:t>From a collection of Winograd schemas, number 1</w:t>
      </w:r>
      <w:r w:rsidR="00C3147C">
        <w:rPr>
          <w:b/>
          <w:bCs/>
        </w:rPr>
        <w:t xml:space="preserve">48 </w:t>
      </w:r>
      <w:r w:rsidR="005A31D1">
        <w:rPr>
          <w:b/>
          <w:bCs/>
        </w:rPr>
        <w:t>(Davis E. et al 2011)</w:t>
      </w:r>
      <w:r w:rsidR="00C3147C" w:rsidRPr="00D10523">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 w:name="_Hlk57902445"/>
      <w:r w:rsidRPr="00117AEF">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50D50091" w:rsidR="00092092" w:rsidRPr="00117AEF" w:rsidRDefault="00092092" w:rsidP="00117AEF">
      <w:r w:rsidRPr="00117AEF">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r w:rsidR="002C3431" w:rsidRPr="00117AEF">
        <w:t>second,</w:t>
      </w:r>
      <w:r w:rsidRPr="00117AEF">
        <w:t xml:space="preserve">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proofErr w:type="gramStart"/>
      <w:r w:rsidRPr="00117AEF">
        <w:t>x,y</w:t>
      </w:r>
      <w:proofErr w:type="spellEnd"/>
      <w:proofErr w:type="gram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t>(T(Ethan) &amp; T(Luke) &amp; C(</w:t>
      </w:r>
      <w:proofErr w:type="spellStart"/>
      <w:proofErr w:type="gramStart"/>
      <w:r>
        <w:rPr>
          <w:sz w:val="24"/>
          <w:szCs w:val="24"/>
        </w:rPr>
        <w:t>Ethan,Luke</w:t>
      </w:r>
      <w:proofErr w:type="spellEnd"/>
      <w:proofErr w:type="gram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proofErr w:type="gramStart"/>
      <w:r>
        <w:rPr>
          <w:sz w:val="24"/>
          <w:szCs w:val="24"/>
        </w:rPr>
        <w:t>Ethan,Luke</w:t>
      </w:r>
      <w:proofErr w:type="spellEnd"/>
      <w:proofErr w:type="gram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proofErr w:type="gramStart"/>
      <w:r w:rsidRPr="00117AEF">
        <w:t>x,y</w:t>
      </w:r>
      <w:proofErr w:type="spellEnd"/>
      <w:proofErr w:type="gram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Pr="00117AEF" w:rsidRDefault="00092092" w:rsidP="00117AEF">
      <w:r w:rsidRPr="00117AEF">
        <w:t xml:space="preserve">If two people play tag and one chases the </w:t>
      </w:r>
      <w:proofErr w:type="gramStart"/>
      <w:r w:rsidRPr="00117AEF">
        <w:t>other</w:t>
      </w:r>
      <w:proofErr w:type="gramEnd"/>
      <w:r w:rsidRPr="00117AEF">
        <w:t xml:space="preserve">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Pr="00117AEF" w:rsidRDefault="00092092" w:rsidP="00117AEF">
      <w:r w:rsidRPr="00117AEF">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proofErr w:type="gramStart"/>
      <w:r w:rsidRPr="00290BC4">
        <w:rPr>
          <w:sz w:val="24"/>
          <w:szCs w:val="24"/>
          <w:lang w:val="fr-FR"/>
        </w:rPr>
        <w:t>x,y</w:t>
      </w:r>
      <w:proofErr w:type="spellEnd"/>
      <w:proofErr w:type="gram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63E7F561" w:rsidR="00167DBA" w:rsidRDefault="00EF2703" w:rsidP="00EF2703">
      <w:pPr>
        <w:pStyle w:val="Heading3"/>
      </w:pPr>
      <w:r>
        <w:t>COPA Problem: Number 1</w:t>
      </w:r>
    </w:p>
    <w:p w14:paraId="3A5B348A" w14:textId="77777777" w:rsidR="00EA040A" w:rsidRPr="00167DBA" w:rsidRDefault="00EA040A">
      <w:pPr>
        <w:rPr>
          <w:b/>
          <w:bCs/>
        </w:rPr>
      </w:pPr>
    </w:p>
    <w:p w14:paraId="64589909" w14:textId="77777777" w:rsidR="00EF2703" w:rsidRPr="00EF2703" w:rsidRDefault="00EF2703" w:rsidP="00EF2703">
      <w:pPr>
        <w:rPr>
          <w:i/>
          <w:iCs/>
          <w:color w:val="000000" w:themeColor="text1"/>
        </w:rPr>
      </w:pPr>
      <w:r w:rsidRPr="00EF2703">
        <w:rPr>
          <w:i/>
          <w:iCs/>
          <w:color w:val="000000" w:themeColor="text1"/>
        </w:rPr>
        <w:t>Premise: My body cast a shadow over the grass. What was the CAUSE of this?</w:t>
      </w:r>
    </w:p>
    <w:p w14:paraId="5D62C8F6" w14:textId="77777777" w:rsidR="00EF2703" w:rsidRPr="00EF2703" w:rsidRDefault="00EF2703" w:rsidP="00EF2703">
      <w:pPr>
        <w:rPr>
          <w:i/>
          <w:iCs/>
          <w:color w:val="000000" w:themeColor="text1"/>
        </w:rPr>
      </w:pPr>
      <w:r w:rsidRPr="00EF2703">
        <w:rPr>
          <w:i/>
          <w:iCs/>
          <w:color w:val="000000" w:themeColor="text1"/>
        </w:rPr>
        <w:lastRenderedPageBreak/>
        <w:t>Alternative 1: The sun was rising.</w:t>
      </w:r>
    </w:p>
    <w:p w14:paraId="500B82E0" w14:textId="54BD75AF" w:rsidR="00B912D1" w:rsidRDefault="00EF2703" w:rsidP="00EF2703">
      <w:pPr>
        <w:rPr>
          <w:i/>
          <w:iCs/>
          <w:color w:val="000000" w:themeColor="text1"/>
        </w:rPr>
      </w:pPr>
      <w:r w:rsidRPr="00EF2703">
        <w:rPr>
          <w:i/>
          <w:iCs/>
          <w:color w:val="000000" w:themeColor="text1"/>
        </w:rPr>
        <w:t>Alternative 2: The grass was cut.</w:t>
      </w:r>
    </w:p>
    <w:p w14:paraId="0358A68D" w14:textId="7AFA18E1" w:rsidR="00EF2703" w:rsidRDefault="00EF2703" w:rsidP="00EF2703">
      <w:pPr>
        <w:rPr>
          <w:i/>
          <w:iCs/>
          <w:color w:val="000000" w:themeColor="text1"/>
        </w:rPr>
      </w:pPr>
    </w:p>
    <w:p w14:paraId="60849A66" w14:textId="615D9276" w:rsidR="002C3431" w:rsidRDefault="00EF2703" w:rsidP="00EF2703">
      <w:pPr>
        <w:rPr>
          <w:color w:val="000000" w:themeColor="text1"/>
        </w:rPr>
      </w:pPr>
      <w:r>
        <w:rPr>
          <w:color w:val="000000" w:themeColor="text1"/>
        </w:rPr>
        <w:t>Th</w:t>
      </w:r>
      <w:r w:rsidR="00DE2F3F">
        <w:rPr>
          <w:color w:val="000000" w:themeColor="text1"/>
        </w:rPr>
        <w:t xml:space="preserve">e presented COPA question above, </w:t>
      </w:r>
      <w:r>
        <w:rPr>
          <w:color w:val="000000" w:themeColor="text1"/>
        </w:rPr>
        <w:t xml:space="preserve">is an example of </w:t>
      </w:r>
      <w:r w:rsidR="00DE2F3F">
        <w:rPr>
          <w:color w:val="000000" w:themeColor="text1"/>
        </w:rPr>
        <w:t xml:space="preserve">a </w:t>
      </w:r>
      <w:r>
        <w:rPr>
          <w:color w:val="000000" w:themeColor="text1"/>
        </w:rPr>
        <w:t xml:space="preserve">backward casual reasoning </w:t>
      </w:r>
      <w:r w:rsidR="00DE2F3F">
        <w:rPr>
          <w:color w:val="000000" w:themeColor="text1"/>
        </w:rPr>
        <w:t xml:space="preserve">question </w:t>
      </w:r>
      <w:r>
        <w:rPr>
          <w:color w:val="000000" w:themeColor="text1"/>
        </w:rPr>
        <w:t xml:space="preserve">where the aim is to determine </w:t>
      </w:r>
      <w:r w:rsidR="00DE2F3F">
        <w:rPr>
          <w:color w:val="000000" w:themeColor="text1"/>
        </w:rPr>
        <w:t xml:space="preserve">what </w:t>
      </w:r>
      <w:r>
        <w:rPr>
          <w:i/>
          <w:iCs/>
          <w:color w:val="000000" w:themeColor="text1"/>
        </w:rPr>
        <w:t>cause</w:t>
      </w:r>
      <w:r w:rsidR="00DE2F3F">
        <w:rPr>
          <w:i/>
          <w:iCs/>
          <w:color w:val="000000" w:themeColor="text1"/>
        </w:rPr>
        <w:t>d</w:t>
      </w:r>
      <w:r>
        <w:rPr>
          <w:color w:val="000000" w:themeColor="text1"/>
        </w:rPr>
        <w:t xml:space="preserve"> the premise. In this case </w:t>
      </w:r>
      <w:r w:rsidR="00DE2F3F">
        <w:rPr>
          <w:color w:val="000000" w:themeColor="text1"/>
        </w:rPr>
        <w:t>we want to deduce what caused the body</w:t>
      </w:r>
      <w:r w:rsidR="002C3431">
        <w:rPr>
          <w:color w:val="000000" w:themeColor="text1"/>
        </w:rPr>
        <w:t xml:space="preserve"> of someone</w:t>
      </w:r>
      <w:r w:rsidR="00DE2F3F">
        <w:rPr>
          <w:color w:val="000000" w:themeColor="text1"/>
        </w:rPr>
        <w:t xml:space="preserve"> to cast a shadow over the grass. It is intuitively clear to the reader that the correct answer is meant to be the first alternative “</w:t>
      </w:r>
      <w:r w:rsidR="00D82B50">
        <w:rPr>
          <w:color w:val="000000" w:themeColor="text1"/>
        </w:rPr>
        <w:t>t</w:t>
      </w:r>
      <w:r w:rsidR="00DE2F3F">
        <w:rPr>
          <w:color w:val="000000" w:themeColor="text1"/>
        </w:rPr>
        <w:t xml:space="preserve">he sun was rising”. </w:t>
      </w:r>
      <w:r w:rsidR="002C3431">
        <w:rPr>
          <w:color w:val="000000" w:themeColor="text1"/>
        </w:rPr>
        <w:t>H</w:t>
      </w:r>
      <w:r w:rsidR="00DE2F3F">
        <w:rPr>
          <w:color w:val="000000" w:themeColor="text1"/>
        </w:rPr>
        <w:t>owever</w:t>
      </w:r>
      <w:r w:rsidR="002C3431">
        <w:rPr>
          <w:color w:val="000000" w:themeColor="text1"/>
        </w:rPr>
        <w:t>, this is not immediately clear without some background “commonsense” knowledge.</w:t>
      </w:r>
      <w:r w:rsidR="00DE2F3F">
        <w:rPr>
          <w:color w:val="000000" w:themeColor="text1"/>
        </w:rPr>
        <w:t xml:space="preserve"> </w:t>
      </w:r>
      <w:r w:rsidR="002C3431">
        <w:rPr>
          <w:color w:val="000000" w:themeColor="text1"/>
        </w:rPr>
        <w:t xml:space="preserve">It is </w:t>
      </w:r>
      <w:r w:rsidR="00DE2F3F">
        <w:rPr>
          <w:color w:val="000000" w:themeColor="text1"/>
        </w:rPr>
        <w:t>assume</w:t>
      </w:r>
      <w:r w:rsidR="002C3431">
        <w:rPr>
          <w:color w:val="000000" w:themeColor="text1"/>
        </w:rPr>
        <w:t>d</w:t>
      </w:r>
      <w:r w:rsidR="00DE2F3F">
        <w:rPr>
          <w:color w:val="000000" w:themeColor="text1"/>
        </w:rPr>
        <w:t xml:space="preserve"> that the reader </w:t>
      </w:r>
      <w:r w:rsidR="002C3431">
        <w:rPr>
          <w:color w:val="000000" w:themeColor="text1"/>
        </w:rPr>
        <w:t>knows that when an object (the body) obscures a light source (the sun) then the object will cast a shadow on the surface (the grass) opposite to the light source. It also assumes that the reader is aware that a rising sun will cast a shadow and that cut grass does not create a shadow.</w:t>
      </w:r>
    </w:p>
    <w:p w14:paraId="6E993D8B" w14:textId="4D106E59" w:rsidR="002C3431" w:rsidRDefault="002C3431" w:rsidP="00EF2703">
      <w:pPr>
        <w:rPr>
          <w:color w:val="000000" w:themeColor="text1"/>
        </w:rPr>
      </w:pPr>
    </w:p>
    <w:p w14:paraId="75AA9667" w14:textId="3FD5701C" w:rsidR="00EF2703" w:rsidRDefault="00EF2703" w:rsidP="00EF2703">
      <w:pPr>
        <w:pStyle w:val="Heading3"/>
      </w:pPr>
      <w:r>
        <w:t>Logical Formula</w:t>
      </w:r>
    </w:p>
    <w:p w14:paraId="680B9C40" w14:textId="0A6625CD" w:rsidR="00EF2703" w:rsidRDefault="00EF2703" w:rsidP="00EF2703">
      <w:pPr>
        <w:rPr>
          <w:color w:val="000000" w:themeColor="text1"/>
        </w:rPr>
      </w:pPr>
    </w:p>
    <w:p w14:paraId="0BC4D84E" w14:textId="50BBF222" w:rsidR="00466063" w:rsidRDefault="00466063" w:rsidP="00EF2703">
      <w:pPr>
        <w:rPr>
          <w:color w:val="000000" w:themeColor="text1"/>
        </w:rPr>
      </w:pPr>
      <w:r>
        <w:rPr>
          <w:color w:val="000000" w:themeColor="text1"/>
        </w:rPr>
        <w:t xml:space="preserve">In order to tackle this question, we first need to extract the key words and concepts needed to answer the question. Firstly, we assume that the light travels in a straight line and reflects back when obstructed by a dense surface or object.  We also assume that any obstructing object has a surface behind it. If the obstructing object is smaller than the surface behind it then a “shadow” (lack of light), in the shape of the object, is cast onto the surface. Secondly, we need to know that the sun is a light source and because it is rising it is casting light into the domain. We also need to know that the body is a dense object and likely smaller than the grass surface. We can also assume that due to gravity the body is standing on the surface and that there is grass behind the body due to the assumed size of the surface domain. </w:t>
      </w:r>
      <w:r w:rsidR="00D82B50">
        <w:rPr>
          <w:color w:val="000000" w:themeColor="text1"/>
        </w:rPr>
        <w:t xml:space="preserve">It can therefore be </w:t>
      </w:r>
      <w:r w:rsidR="00C66DE4">
        <w:rPr>
          <w:color w:val="000000" w:themeColor="text1"/>
        </w:rPr>
        <w:t>inferred</w:t>
      </w:r>
      <w:r w:rsidR="00D82B50">
        <w:rPr>
          <w:color w:val="000000" w:themeColor="text1"/>
        </w:rPr>
        <w:t xml:space="preserve"> that as the second alternative choice “the grass was cut” does not have a light source that this could not be the cause of the shadow.</w:t>
      </w:r>
    </w:p>
    <w:p w14:paraId="5544D1ED" w14:textId="4C364731" w:rsidR="009B1A82" w:rsidRDefault="009B1A82" w:rsidP="00EF2703">
      <w:pPr>
        <w:rPr>
          <w:color w:val="000000" w:themeColor="text1"/>
        </w:rPr>
      </w:pPr>
    </w:p>
    <w:p w14:paraId="735172F5" w14:textId="3B63FC30" w:rsidR="00EF2703" w:rsidRDefault="009B1A82" w:rsidP="009B1A82">
      <w:pPr>
        <w:rPr>
          <w:color w:val="000000" w:themeColor="text1"/>
        </w:rPr>
      </w:pPr>
      <w:r>
        <w:rPr>
          <w:color w:val="000000" w:themeColor="text1"/>
        </w:rPr>
        <w:t>We want to define that the sun is a light source, that the body is an object and that the grass is the surface.</w:t>
      </w:r>
    </w:p>
    <w:p w14:paraId="05CE83E0" w14:textId="77777777" w:rsidR="009B1A82" w:rsidRPr="00EF2703" w:rsidRDefault="009B1A82" w:rsidP="009B1A82">
      <w:pPr>
        <w:rPr>
          <w:color w:val="000000" w:themeColor="text1"/>
        </w:rPr>
      </w:pPr>
    </w:p>
    <w:p w14:paraId="2462C93F" w14:textId="56BA8B1D" w:rsidR="00D0650E" w:rsidRDefault="00032672" w:rsidP="005B56D0">
      <w:pPr>
        <w:jc w:val="center"/>
        <w:rPr>
          <w:color w:val="000000" w:themeColor="text1"/>
        </w:rPr>
      </w:pPr>
      <w:r>
        <w:rPr>
          <w:color w:val="000000" w:themeColor="text1"/>
        </w:rPr>
        <w:t>Rising</w:t>
      </w:r>
      <w:r w:rsidR="005B56D0">
        <w:rPr>
          <w:color w:val="000000" w:themeColor="text1"/>
        </w:rPr>
        <w:t>(sun)</w:t>
      </w:r>
      <w:r>
        <w:rPr>
          <w:color w:val="000000" w:themeColor="text1"/>
        </w:rPr>
        <w:t xml:space="preserve"> – (this will become </w:t>
      </w:r>
      <w:proofErr w:type="spellStart"/>
      <w:r>
        <w:rPr>
          <w:color w:val="000000" w:themeColor="text1"/>
        </w:rPr>
        <w:t>LightSource</w:t>
      </w:r>
      <w:proofErr w:type="spellEnd"/>
      <w:r>
        <w:rPr>
          <w:color w:val="000000" w:themeColor="text1"/>
        </w:rPr>
        <w:t>(sun))</w:t>
      </w:r>
    </w:p>
    <w:p w14:paraId="596171A5" w14:textId="794E324A" w:rsidR="005B56D0" w:rsidRDefault="005B56D0" w:rsidP="005B56D0">
      <w:pPr>
        <w:jc w:val="center"/>
        <w:rPr>
          <w:color w:val="000000" w:themeColor="text1"/>
        </w:rPr>
      </w:pPr>
      <w:r>
        <w:rPr>
          <w:color w:val="000000" w:themeColor="text1"/>
        </w:rPr>
        <w:t>Object(body)</w:t>
      </w:r>
    </w:p>
    <w:p w14:paraId="0C8B8BF1" w14:textId="61AF29F7" w:rsidR="009B1A82" w:rsidRDefault="005B56D0" w:rsidP="00032672">
      <w:pPr>
        <w:jc w:val="center"/>
        <w:rPr>
          <w:color w:val="000000" w:themeColor="text1"/>
        </w:rPr>
      </w:pPr>
      <w:r>
        <w:rPr>
          <w:color w:val="000000" w:themeColor="text1"/>
        </w:rPr>
        <w:t>Surface(grass)</w:t>
      </w:r>
    </w:p>
    <w:p w14:paraId="13B39DA5" w14:textId="6CB3834D" w:rsidR="00A97EA0" w:rsidRDefault="00A97EA0" w:rsidP="00A97EA0">
      <w:pPr>
        <w:rPr>
          <w:color w:val="000000" w:themeColor="text1"/>
        </w:rPr>
      </w:pPr>
    </w:p>
    <w:p w14:paraId="3DC1224D" w14:textId="63CB9F15" w:rsidR="00A97EA0" w:rsidRDefault="00032672" w:rsidP="00A97EA0">
      <w:pPr>
        <w:jc w:val="center"/>
        <w:rPr>
          <w:color w:val="000000" w:themeColor="text1"/>
        </w:rPr>
      </w:pPr>
      <w:r>
        <w:rPr>
          <w:color w:val="000000" w:themeColor="text1"/>
        </w:rPr>
        <w:t>all</w:t>
      </w:r>
      <w:r w:rsidR="00A97EA0">
        <w:rPr>
          <w:color w:val="000000" w:themeColor="text1"/>
        </w:rPr>
        <w:t xml:space="preserve"> x (Rising(x) -&gt; </w:t>
      </w:r>
      <w:proofErr w:type="spellStart"/>
      <w:r w:rsidR="00A97EA0">
        <w:rPr>
          <w:color w:val="000000" w:themeColor="text1"/>
        </w:rPr>
        <w:t>LightSource</w:t>
      </w:r>
      <w:proofErr w:type="spellEnd"/>
      <w:r w:rsidR="00A97EA0">
        <w:rPr>
          <w:color w:val="000000" w:themeColor="text1"/>
        </w:rPr>
        <w:t>(x))</w:t>
      </w:r>
    </w:p>
    <w:p w14:paraId="3F1558FF" w14:textId="54D40782" w:rsidR="00A97EA0" w:rsidRDefault="00A97EA0" w:rsidP="00A97EA0">
      <w:pPr>
        <w:rPr>
          <w:color w:val="000000" w:themeColor="text1"/>
        </w:rPr>
      </w:pPr>
    </w:p>
    <w:p w14:paraId="6530EB87" w14:textId="11C0022D" w:rsidR="00A97EA0" w:rsidRDefault="00032672" w:rsidP="00A97EA0">
      <w:pPr>
        <w:rPr>
          <w:color w:val="000000" w:themeColor="text1"/>
        </w:rPr>
      </w:pPr>
      <w:r>
        <w:rPr>
          <w:color w:val="000000" w:themeColor="text1"/>
        </w:rPr>
        <w:t xml:space="preserve">We assume that the light source must be “rising” in order to be a light source (i.e., only the sun is a light source). </w:t>
      </w:r>
      <w:r w:rsidR="00A97EA0">
        <w:rPr>
          <w:color w:val="000000" w:themeColor="text1"/>
        </w:rPr>
        <w:t>If the sun is rising, then the sun is a light source.</w:t>
      </w:r>
    </w:p>
    <w:p w14:paraId="5BC97A7B" w14:textId="5B6CAA1B" w:rsidR="00032672" w:rsidRDefault="00032672" w:rsidP="00A97EA0">
      <w:pPr>
        <w:rPr>
          <w:color w:val="000000" w:themeColor="text1"/>
        </w:rPr>
      </w:pPr>
    </w:p>
    <w:p w14:paraId="72C6BD73" w14:textId="41D0F369" w:rsidR="00032672" w:rsidRDefault="00032672" w:rsidP="00032672">
      <w:pPr>
        <w:jc w:val="center"/>
        <w:rPr>
          <w:color w:val="000000" w:themeColor="text1"/>
        </w:rPr>
      </w:pPr>
      <w:r>
        <w:rPr>
          <w:color w:val="000000" w:themeColor="text1"/>
        </w:rPr>
        <w:t>Exists x (</w:t>
      </w:r>
      <w:proofErr w:type="spellStart"/>
      <w:r>
        <w:rPr>
          <w:color w:val="000000" w:themeColor="text1"/>
        </w:rPr>
        <w:t>LightSource</w:t>
      </w:r>
      <w:proofErr w:type="spellEnd"/>
      <w:r>
        <w:rPr>
          <w:color w:val="000000" w:themeColor="text1"/>
        </w:rPr>
        <w:t>(x) &amp; All y (</w:t>
      </w:r>
      <w:proofErr w:type="spellStart"/>
      <w:r>
        <w:rPr>
          <w:color w:val="000000" w:themeColor="text1"/>
        </w:rPr>
        <w:t>LightSource</w:t>
      </w:r>
      <w:proofErr w:type="spellEnd"/>
      <w:r>
        <w:rPr>
          <w:color w:val="000000" w:themeColor="text1"/>
        </w:rPr>
        <w:t>(y) -&gt; x = y))</w:t>
      </w:r>
    </w:p>
    <w:p w14:paraId="5E8694F2" w14:textId="6C0D00C5" w:rsidR="00032672" w:rsidRDefault="00032672" w:rsidP="00A97EA0">
      <w:pPr>
        <w:rPr>
          <w:color w:val="000000" w:themeColor="text1"/>
        </w:rPr>
      </w:pPr>
    </w:p>
    <w:p w14:paraId="49E3853E" w14:textId="0F4B9566" w:rsidR="00032672" w:rsidRDefault="00032672" w:rsidP="00A97EA0">
      <w:pPr>
        <w:rPr>
          <w:color w:val="000000" w:themeColor="text1"/>
        </w:rPr>
      </w:pPr>
      <w:r>
        <w:rPr>
          <w:color w:val="000000" w:themeColor="text1"/>
        </w:rPr>
        <w:t>We assume that there is only one light source (the sun).</w:t>
      </w:r>
    </w:p>
    <w:p w14:paraId="781C12F9" w14:textId="6810CE12" w:rsidR="00A97EA0" w:rsidRDefault="00A97EA0" w:rsidP="00A97EA0">
      <w:pPr>
        <w:rPr>
          <w:color w:val="000000" w:themeColor="text1"/>
        </w:rPr>
      </w:pPr>
    </w:p>
    <w:p w14:paraId="67BE6CDE" w14:textId="6ED732C6" w:rsidR="00A97EA0" w:rsidRDefault="00A97EA0" w:rsidP="00A97EA0">
      <w:pPr>
        <w:jc w:val="center"/>
        <w:rPr>
          <w:color w:val="000000" w:themeColor="text1"/>
        </w:rPr>
      </w:pPr>
      <w:r>
        <w:rPr>
          <w:color w:val="000000" w:themeColor="text1"/>
        </w:rPr>
        <w:t>Exists z Exists y (</w:t>
      </w:r>
      <w:r w:rsidR="009B1A82">
        <w:rPr>
          <w:color w:val="000000" w:themeColor="text1"/>
        </w:rPr>
        <w:t xml:space="preserve">Object(y) &amp; Surface(z) -&gt; </w:t>
      </w:r>
      <w:proofErr w:type="spellStart"/>
      <w:r w:rsidR="009B1A82">
        <w:rPr>
          <w:color w:val="000000" w:themeColor="text1"/>
        </w:rPr>
        <w:t>BehindOf</w:t>
      </w:r>
      <w:proofErr w:type="spellEnd"/>
      <w:r w:rsidR="009B1A82">
        <w:rPr>
          <w:color w:val="000000" w:themeColor="text1"/>
        </w:rPr>
        <w:t>(</w:t>
      </w:r>
      <w:proofErr w:type="spellStart"/>
      <w:proofErr w:type="gramStart"/>
      <w:r w:rsidR="009B1A82">
        <w:rPr>
          <w:color w:val="000000" w:themeColor="text1"/>
        </w:rPr>
        <w:t>z,y</w:t>
      </w:r>
      <w:proofErr w:type="spellEnd"/>
      <w:proofErr w:type="gramEnd"/>
      <w:r w:rsidR="009B1A82">
        <w:rPr>
          <w:color w:val="000000" w:themeColor="text1"/>
        </w:rPr>
        <w:t>))</w:t>
      </w:r>
    </w:p>
    <w:p w14:paraId="4435F17C" w14:textId="647DF836" w:rsidR="009B1A82" w:rsidRDefault="009B1A82" w:rsidP="00A97EA0">
      <w:pPr>
        <w:jc w:val="center"/>
        <w:rPr>
          <w:color w:val="000000" w:themeColor="text1"/>
        </w:rPr>
      </w:pPr>
    </w:p>
    <w:p w14:paraId="4FA82B79" w14:textId="26B97193" w:rsidR="009B1A82" w:rsidRDefault="009B1A82" w:rsidP="009B1A82">
      <w:pPr>
        <w:rPr>
          <w:color w:val="000000" w:themeColor="text1"/>
        </w:rPr>
      </w:pPr>
      <w:r>
        <w:rPr>
          <w:color w:val="000000" w:themeColor="text1"/>
        </w:rPr>
        <w:t>We ensure that there is an object that has a surface behind it (to cast a shadow onto).</w:t>
      </w:r>
    </w:p>
    <w:p w14:paraId="796A6005" w14:textId="19C3E9B7" w:rsidR="00A97EA0" w:rsidRDefault="00A97EA0" w:rsidP="00A97EA0">
      <w:pPr>
        <w:rPr>
          <w:color w:val="000000" w:themeColor="text1"/>
        </w:rPr>
      </w:pPr>
    </w:p>
    <w:p w14:paraId="0BE9C4BC" w14:textId="3BA58070" w:rsidR="009B1A82" w:rsidRDefault="009B1A82" w:rsidP="009B1A82">
      <w:pPr>
        <w:jc w:val="center"/>
        <w:rPr>
          <w:color w:val="000000" w:themeColor="text1"/>
        </w:rPr>
      </w:pPr>
      <w:r>
        <w:rPr>
          <w:color w:val="000000" w:themeColor="text1"/>
        </w:rPr>
        <w:lastRenderedPageBreak/>
        <w:t>Exists x Exists y (</w:t>
      </w:r>
      <w:proofErr w:type="spellStart"/>
      <w:r>
        <w:rPr>
          <w:color w:val="000000" w:themeColor="text1"/>
        </w:rPr>
        <w:t>LightSource</w:t>
      </w:r>
      <w:proofErr w:type="spellEnd"/>
      <w:r>
        <w:rPr>
          <w:color w:val="000000" w:themeColor="text1"/>
        </w:rPr>
        <w:t>(x) &amp; Object(y) -&gt; Obscures(</w:t>
      </w:r>
      <w:proofErr w:type="spellStart"/>
      <w:proofErr w:type="gramStart"/>
      <w:r>
        <w:rPr>
          <w:color w:val="000000" w:themeColor="text1"/>
        </w:rPr>
        <w:t>y,x</w:t>
      </w:r>
      <w:proofErr w:type="spellEnd"/>
      <w:proofErr w:type="gramEnd"/>
      <w:r>
        <w:rPr>
          <w:color w:val="000000" w:themeColor="text1"/>
        </w:rPr>
        <w:t>))</w:t>
      </w:r>
    </w:p>
    <w:p w14:paraId="06406CAB" w14:textId="77777777" w:rsidR="00032672" w:rsidRDefault="00032672" w:rsidP="009B1A82">
      <w:pPr>
        <w:rPr>
          <w:color w:val="000000" w:themeColor="text1"/>
        </w:rPr>
      </w:pPr>
    </w:p>
    <w:p w14:paraId="34E0A65C" w14:textId="0E203FE8" w:rsidR="009B1A82" w:rsidRDefault="009B1A82" w:rsidP="009B1A82">
      <w:pPr>
        <w:rPr>
          <w:color w:val="000000" w:themeColor="text1"/>
        </w:rPr>
      </w:pPr>
      <w:r>
        <w:rPr>
          <w:color w:val="000000" w:themeColor="text1"/>
        </w:rPr>
        <w:t xml:space="preserve">There is an object that </w:t>
      </w:r>
      <w:r w:rsidR="00032672">
        <w:rPr>
          <w:color w:val="000000" w:themeColor="text1"/>
        </w:rPr>
        <w:t>obscures a light source.</w:t>
      </w:r>
    </w:p>
    <w:p w14:paraId="3DBE7C63" w14:textId="77777777" w:rsidR="00032672" w:rsidRDefault="00032672" w:rsidP="009B1A82">
      <w:pPr>
        <w:rPr>
          <w:color w:val="000000" w:themeColor="text1"/>
        </w:rPr>
      </w:pPr>
    </w:p>
    <w:p w14:paraId="4CAF8D15" w14:textId="7095973D" w:rsidR="005B56D0" w:rsidRDefault="00A97EA0" w:rsidP="005B56D0">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sidR="009B1A82">
        <w:rPr>
          <w:color w:val="000000" w:themeColor="text1"/>
        </w:rPr>
        <w:t>BehindOf</w:t>
      </w:r>
      <w:proofErr w:type="spellEnd"/>
      <w:r w:rsidR="009B1A82">
        <w:rPr>
          <w:color w:val="000000" w:themeColor="text1"/>
        </w:rPr>
        <w:t>(</w:t>
      </w:r>
      <w:proofErr w:type="spellStart"/>
      <w:proofErr w:type="gramStart"/>
      <w:r w:rsidR="009B1A82">
        <w:rPr>
          <w:color w:val="000000" w:themeColor="text1"/>
        </w:rPr>
        <w:t>z,y</w:t>
      </w:r>
      <w:proofErr w:type="spellEnd"/>
      <w:proofErr w:type="gramEnd"/>
      <w:r w:rsidR="009B1A82">
        <w:rPr>
          <w:color w:val="000000" w:themeColor="text1"/>
        </w:rPr>
        <w:t>) &amp; Obscures</w:t>
      </w:r>
      <w:r w:rsidR="005B56D0">
        <w:rPr>
          <w:color w:val="000000" w:themeColor="text1"/>
        </w:rPr>
        <w:t>(</w:t>
      </w:r>
      <w:proofErr w:type="spellStart"/>
      <w:r>
        <w:rPr>
          <w:color w:val="000000" w:themeColor="text1"/>
        </w:rPr>
        <w:t>y</w:t>
      </w:r>
      <w:r w:rsidR="005B56D0">
        <w:rPr>
          <w:color w:val="000000" w:themeColor="text1"/>
        </w:rPr>
        <w:t>,</w:t>
      </w:r>
      <w:r>
        <w:rPr>
          <w:color w:val="000000" w:themeColor="text1"/>
        </w:rPr>
        <w:t>x</w:t>
      </w:r>
      <w:proofErr w:type="spellEnd"/>
      <w:r w:rsidR="005B56D0">
        <w:rPr>
          <w:color w:val="000000" w:themeColor="text1"/>
        </w:rPr>
        <w:t xml:space="preserve">) -&gt; </w:t>
      </w:r>
      <w:proofErr w:type="spellStart"/>
      <w:r w:rsidR="005B56D0">
        <w:rPr>
          <w:color w:val="000000" w:themeColor="text1"/>
        </w:rPr>
        <w:t>CastShadow</w:t>
      </w:r>
      <w:proofErr w:type="spellEnd"/>
      <w:r w:rsidR="005B56D0">
        <w:rPr>
          <w:color w:val="000000" w:themeColor="text1"/>
        </w:rPr>
        <w:t>(</w:t>
      </w:r>
      <w:proofErr w:type="spellStart"/>
      <w:r>
        <w:rPr>
          <w:color w:val="000000" w:themeColor="text1"/>
        </w:rPr>
        <w:t>y</w:t>
      </w:r>
      <w:r w:rsidR="005B56D0">
        <w:rPr>
          <w:color w:val="000000" w:themeColor="text1"/>
        </w:rPr>
        <w:t>,z</w:t>
      </w:r>
      <w:proofErr w:type="spellEnd"/>
      <w:r w:rsidR="005B56D0">
        <w:rPr>
          <w:color w:val="000000" w:themeColor="text1"/>
        </w:rPr>
        <w:t>)</w:t>
      </w:r>
      <w:r>
        <w:rPr>
          <w:color w:val="000000" w:themeColor="text1"/>
        </w:rPr>
        <w:t>)</w:t>
      </w:r>
    </w:p>
    <w:p w14:paraId="515CA155" w14:textId="23EB9340" w:rsidR="00A97EA0" w:rsidRDefault="00A97EA0" w:rsidP="00A97EA0">
      <w:pPr>
        <w:rPr>
          <w:color w:val="000000" w:themeColor="text1"/>
        </w:rPr>
      </w:pPr>
    </w:p>
    <w:p w14:paraId="1F7CB94C" w14:textId="35AA5937" w:rsidR="00A97EA0" w:rsidRDefault="00A97EA0" w:rsidP="00A97EA0">
      <w:pPr>
        <w:rPr>
          <w:color w:val="000000" w:themeColor="text1"/>
        </w:rPr>
      </w:pPr>
      <w:r>
        <w:rPr>
          <w:color w:val="000000" w:themeColor="text1"/>
        </w:rPr>
        <w:t>If there is a light source, an object, a surface</w:t>
      </w:r>
      <w:r w:rsidR="00032672">
        <w:rPr>
          <w:color w:val="000000" w:themeColor="text1"/>
        </w:rPr>
        <w:t xml:space="preserve">, </w:t>
      </w:r>
      <w:r w:rsidR="00762DCD">
        <w:rPr>
          <w:color w:val="000000" w:themeColor="text1"/>
        </w:rPr>
        <w:t>the surface is behind the object,</w:t>
      </w:r>
      <w:r>
        <w:rPr>
          <w:color w:val="000000" w:themeColor="text1"/>
        </w:rPr>
        <w:t xml:space="preserve"> and the object is in front of the light source then the object will cast a shadow on the surface.</w:t>
      </w:r>
    </w:p>
    <w:p w14:paraId="4805DC91" w14:textId="77777777" w:rsidR="00A97EA0" w:rsidRDefault="00A97EA0" w:rsidP="00A97EA0">
      <w:pPr>
        <w:rPr>
          <w:color w:val="000000" w:themeColor="text1"/>
        </w:rPr>
      </w:pPr>
    </w:p>
    <w:p w14:paraId="1F8557CE" w14:textId="77777777"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xml:space="preserve">) &amp; </w:t>
      </w:r>
      <w:r>
        <w:rPr>
          <w:color w:val="000000" w:themeColor="text1"/>
        </w:rPr>
        <w:t>-</w:t>
      </w:r>
      <w:r>
        <w:rPr>
          <w:color w:val="000000" w:themeColor="text1"/>
        </w:rPr>
        <w:t>Obscures(</w:t>
      </w:r>
      <w:proofErr w:type="spellStart"/>
      <w:r>
        <w:rPr>
          <w:color w:val="000000" w:themeColor="text1"/>
        </w:rPr>
        <w:t>y,x</w:t>
      </w:r>
      <w:proofErr w:type="spellEnd"/>
      <w:r>
        <w:rPr>
          <w:color w:val="000000" w:themeColor="text1"/>
        </w:rPr>
        <w:t xml:space="preserve">) -&gt; </w:t>
      </w:r>
    </w:p>
    <w:p w14:paraId="3C273D58" w14:textId="5986400B"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0E53C768" w14:textId="3F15995A" w:rsidR="00762DCD" w:rsidRDefault="00762DCD" w:rsidP="00762DCD">
      <w:pPr>
        <w:jc w:val="center"/>
        <w:rPr>
          <w:color w:val="000000" w:themeColor="text1"/>
        </w:rPr>
      </w:pPr>
    </w:p>
    <w:p w14:paraId="3AA8F0DB" w14:textId="21EA0841" w:rsidR="00762DCD" w:rsidRDefault="00762DCD" w:rsidP="00762DCD">
      <w:pPr>
        <w:rPr>
          <w:color w:val="000000" w:themeColor="text1"/>
        </w:rPr>
      </w:pPr>
      <w:r>
        <w:rPr>
          <w:color w:val="000000" w:themeColor="text1"/>
        </w:rPr>
        <w:t xml:space="preserve">Similarly, if there is a light source, </w:t>
      </w:r>
      <w:r>
        <w:rPr>
          <w:color w:val="000000" w:themeColor="text1"/>
        </w:rPr>
        <w:t xml:space="preserve">an object, a surface, the surface is behind the object, </w:t>
      </w:r>
      <w:r>
        <w:rPr>
          <w:color w:val="000000" w:themeColor="text1"/>
        </w:rPr>
        <w:t xml:space="preserve">but </w:t>
      </w:r>
      <w:r>
        <w:rPr>
          <w:color w:val="000000" w:themeColor="text1"/>
        </w:rPr>
        <w:t xml:space="preserve">the object is </w:t>
      </w:r>
      <w:r w:rsidRPr="00762DCD">
        <w:rPr>
          <w:b/>
          <w:bCs/>
          <w:color w:val="000000" w:themeColor="text1"/>
        </w:rPr>
        <w:t>not</w:t>
      </w:r>
      <w:r>
        <w:rPr>
          <w:color w:val="000000" w:themeColor="text1"/>
        </w:rPr>
        <w:t xml:space="preserve"> </w:t>
      </w:r>
      <w:r>
        <w:rPr>
          <w:color w:val="000000" w:themeColor="text1"/>
        </w:rPr>
        <w:t xml:space="preserve">in front of the light source then the object will </w:t>
      </w:r>
      <w:r w:rsidRPr="00762DCD">
        <w:rPr>
          <w:b/>
          <w:bCs/>
          <w:color w:val="000000" w:themeColor="text1"/>
        </w:rPr>
        <w:t>not</w:t>
      </w:r>
      <w:r>
        <w:rPr>
          <w:color w:val="000000" w:themeColor="text1"/>
        </w:rPr>
        <w:t xml:space="preserve"> </w:t>
      </w:r>
      <w:r>
        <w:rPr>
          <w:color w:val="000000" w:themeColor="text1"/>
        </w:rPr>
        <w:t>cast a shadow on the surface.</w:t>
      </w:r>
    </w:p>
    <w:p w14:paraId="03C8B65B" w14:textId="177B6904" w:rsidR="00A97EA0" w:rsidRDefault="00A97EA0" w:rsidP="00A97EA0">
      <w:pPr>
        <w:jc w:val="center"/>
        <w:rPr>
          <w:color w:val="000000" w:themeColor="text1"/>
        </w:rPr>
      </w:pPr>
    </w:p>
    <w:p w14:paraId="4D6C757A" w14:textId="7D4CC7DE"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r>
        <w:rPr>
          <w:color w:val="000000" w:themeColor="text1"/>
        </w:rPr>
        <w:t>-</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54E39645" w14:textId="77777777"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74787D51" w14:textId="62614EB4" w:rsidR="00762DCD" w:rsidRDefault="00762DCD" w:rsidP="00A97EA0">
      <w:pPr>
        <w:jc w:val="center"/>
        <w:rPr>
          <w:color w:val="000000" w:themeColor="text1"/>
        </w:rPr>
      </w:pPr>
    </w:p>
    <w:p w14:paraId="12013106" w14:textId="44FD0355" w:rsidR="00A85051" w:rsidRPr="00762DCD" w:rsidRDefault="00762DCD" w:rsidP="00762DCD">
      <w:pPr>
        <w:rPr>
          <w:color w:val="000000" w:themeColor="text1"/>
        </w:rPr>
      </w:pPr>
      <w:r>
        <w:rPr>
          <w:color w:val="000000" w:themeColor="text1"/>
        </w:rPr>
        <w:t>Again</w:t>
      </w:r>
      <w:r>
        <w:rPr>
          <w:color w:val="000000" w:themeColor="text1"/>
        </w:rPr>
        <w:t>, if there is a light source, an object, a surface, the object is</w:t>
      </w:r>
      <w:r>
        <w:rPr>
          <w:color w:val="000000" w:themeColor="text1"/>
        </w:rPr>
        <w:t xml:space="preserve"> </w:t>
      </w:r>
      <w:r>
        <w:rPr>
          <w:color w:val="000000" w:themeColor="text1"/>
        </w:rPr>
        <w:t>in front of the light source, but</w:t>
      </w:r>
      <w:r w:rsidRPr="00762DCD">
        <w:rPr>
          <w:color w:val="000000" w:themeColor="text1"/>
        </w:rPr>
        <w:t xml:space="preserve"> </w:t>
      </w:r>
      <w:r>
        <w:rPr>
          <w:color w:val="000000" w:themeColor="text1"/>
        </w:rPr>
        <w:t>the surface is</w:t>
      </w:r>
      <w:r>
        <w:rPr>
          <w:color w:val="000000" w:themeColor="text1"/>
        </w:rPr>
        <w:t xml:space="preserve"> </w:t>
      </w:r>
      <w:r w:rsidRPr="00762DCD">
        <w:rPr>
          <w:b/>
          <w:bCs/>
          <w:color w:val="000000" w:themeColor="text1"/>
        </w:rPr>
        <w:t>not</w:t>
      </w:r>
      <w:r>
        <w:rPr>
          <w:color w:val="000000" w:themeColor="text1"/>
        </w:rPr>
        <w:t xml:space="preserve"> behind the object then the object will </w:t>
      </w:r>
      <w:r w:rsidRPr="00762DCD">
        <w:rPr>
          <w:b/>
          <w:bCs/>
          <w:color w:val="000000" w:themeColor="text1"/>
        </w:rPr>
        <w:t>not</w:t>
      </w:r>
      <w:r>
        <w:rPr>
          <w:color w:val="000000" w:themeColor="text1"/>
        </w:rPr>
        <w:t xml:space="preserve"> cast a shadow on the surface.</w:t>
      </w:r>
    </w:p>
    <w:p w14:paraId="3749F2EB" w14:textId="75D6B151" w:rsidR="00092092" w:rsidRDefault="00A95E5B" w:rsidP="00EF14F4">
      <w:pPr>
        <w:pStyle w:val="Heading1"/>
      </w:pPr>
      <w:r w:rsidRPr="00A95E5B">
        <w:t>Co</w:t>
      </w:r>
      <w:r w:rsidR="008E147B">
        <w:t>n</w:t>
      </w:r>
      <w:r w:rsidRPr="00A95E5B">
        <w:t>clusion</w:t>
      </w:r>
    </w:p>
    <w:p w14:paraId="5AB308F0" w14:textId="77777777" w:rsidR="00EF14F4" w:rsidRPr="00EF14F4" w:rsidRDefault="00EF14F4"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xml:space="preserve"> C. and Abraham A. 2011</w:t>
      </w:r>
      <w:r w:rsidR="0061132C">
        <w:rPr>
          <w:rFonts w:ascii="Calibri" w:hAnsi="Calibri" w:cs="Calibri"/>
        </w:rPr>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xml:space="preserve">. Many similar problems could be found in the other </w:t>
      </w:r>
      <w:r>
        <w:rPr>
          <w:rFonts w:ascii="Calibri" w:hAnsi="Calibri" w:cs="Calibri"/>
        </w:rPr>
        <w:lastRenderedPageBreak/>
        <w:t>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153AA59B"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w:t>
      </w:r>
      <w:r w:rsidR="00BB6C23" w:rsidRPr="00C54DD5">
        <w:rPr>
          <w:rFonts w:ascii="Calibri" w:hAnsi="Calibri" w:cs="Calibri"/>
        </w:rPr>
        <w:t>Isaak N. and Michael L. 2020</w:t>
      </w:r>
      <w:r w:rsidRPr="00EF14F4">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381BC796"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to human thought processes, and so a computer may appear to be ‘thinking’ like a human, but really be following none of the same processes (the human 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Additionally, this approach is not generalisable from one rule to the next: a whole 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0336B10C"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0093471B">
        <w:rPr>
          <w:noProof/>
        </w:rPr>
        <w:t>, Chen Y. et al 2019</w:t>
      </w:r>
      <w:r w:rsidRPr="00EF14F4">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commonsens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CD45789" w14:textId="77777777" w:rsidR="00AE2BD9" w:rsidRPr="002C03D2" w:rsidRDefault="00AE2BD9" w:rsidP="00092092">
      <w:pPr>
        <w:pStyle w:val="ListParagraph"/>
        <w:rPr>
          <w:sz w:val="24"/>
          <w:szCs w:val="24"/>
        </w:rPr>
      </w:pPr>
    </w:p>
    <w:p w14:paraId="17618101" w14:textId="74F4965E" w:rsidR="00092092" w:rsidRPr="008E147B" w:rsidRDefault="008E147B" w:rsidP="00A95E5B">
      <w:pPr>
        <w:rPr>
          <w:color w:val="FF0000"/>
        </w:rPr>
      </w:pPr>
      <w:r>
        <w:rPr>
          <w:color w:val="FF0000"/>
        </w:rPr>
        <w:t>ADD COPA CONCLUSION</w:t>
      </w:r>
    </w:p>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Working Notes of the Symposium on Logical Formalizations of Commonsens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lastRenderedPageBreak/>
        <w:t>Davis, E. and Marcus, G. 2015. Commonsense reasoning and commonsens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A., Alvarez, L.G. and Cohn, A.G. 2018. The Role of Pragmatics in Solving the Winograd Schema Challenge. Proceedings of the Thirteenth International Symposium on Commonsense Reasoning (Commonsens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Sharma, A. 2019. Using Answer Set Programming for Commonsens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9EB7930"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73BB34" w14:textId="77777777" w:rsidR="0030028D" w:rsidRDefault="0030028D" w:rsidP="00A95E5B">
      <w:r>
        <w:separator/>
      </w:r>
    </w:p>
  </w:endnote>
  <w:endnote w:type="continuationSeparator" w:id="0">
    <w:p w14:paraId="12B7FD25" w14:textId="77777777" w:rsidR="0030028D" w:rsidRDefault="0030028D"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Content>
      <w:p w14:paraId="0BE1F4B3" w14:textId="0B4AC1BE" w:rsidR="009B1A82" w:rsidRDefault="009B1A82" w:rsidP="009B1A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9B1A82" w:rsidRDefault="009B1A82"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9B1A82" w:rsidRPr="00A95E5B" w:rsidRDefault="009B1A82" w:rsidP="009B1A82">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9B1A82" w:rsidRPr="00A95E5B" w:rsidRDefault="009B1A82"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7B1D86" w14:textId="77777777" w:rsidR="0030028D" w:rsidRDefault="0030028D" w:rsidP="00A95E5B">
      <w:r>
        <w:separator/>
      </w:r>
    </w:p>
  </w:footnote>
  <w:footnote w:type="continuationSeparator" w:id="0">
    <w:p w14:paraId="4C7C0BAC" w14:textId="77777777" w:rsidR="0030028D" w:rsidRDefault="0030028D"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9B1A82" w:rsidRPr="00A95E5B" w:rsidRDefault="009B1A82">
    <w:pPr>
      <w:pStyle w:val="Header"/>
      <w:rPr>
        <w:color w:val="2F5496" w:themeColor="accent1" w:themeShade="BF"/>
      </w:rPr>
    </w:pPr>
    <w:r w:rsidRPr="00A95E5B">
      <w:rPr>
        <w:color w:val="2F5496" w:themeColor="accent1" w:themeShade="BF"/>
      </w:rPr>
      <w:t>COMP5450M – Knowledge Representation and Reasoning</w:t>
    </w:r>
  </w:p>
  <w:p w14:paraId="2C591098" w14:textId="77777777" w:rsidR="009B1A82" w:rsidRDefault="009B1A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14A9B"/>
    <w:rsid w:val="00032672"/>
    <w:rsid w:val="000442A3"/>
    <w:rsid w:val="00045B5E"/>
    <w:rsid w:val="000460F3"/>
    <w:rsid w:val="00086296"/>
    <w:rsid w:val="00092092"/>
    <w:rsid w:val="000E2677"/>
    <w:rsid w:val="000E44CD"/>
    <w:rsid w:val="000F1696"/>
    <w:rsid w:val="000F282A"/>
    <w:rsid w:val="00117AEF"/>
    <w:rsid w:val="00124C06"/>
    <w:rsid w:val="00133905"/>
    <w:rsid w:val="00167DBA"/>
    <w:rsid w:val="001A21F8"/>
    <w:rsid w:val="001C4BA0"/>
    <w:rsid w:val="002004C9"/>
    <w:rsid w:val="00262D87"/>
    <w:rsid w:val="002737E3"/>
    <w:rsid w:val="00282586"/>
    <w:rsid w:val="002908BD"/>
    <w:rsid w:val="00290BC4"/>
    <w:rsid w:val="00295BAA"/>
    <w:rsid w:val="002C3431"/>
    <w:rsid w:val="002F4C29"/>
    <w:rsid w:val="002F7FB8"/>
    <w:rsid w:val="0030028D"/>
    <w:rsid w:val="00326AAF"/>
    <w:rsid w:val="00356F1C"/>
    <w:rsid w:val="00381C71"/>
    <w:rsid w:val="003B1212"/>
    <w:rsid w:val="003B410B"/>
    <w:rsid w:val="003B5569"/>
    <w:rsid w:val="003D091A"/>
    <w:rsid w:val="003D5B63"/>
    <w:rsid w:val="003D7AF7"/>
    <w:rsid w:val="003E2685"/>
    <w:rsid w:val="003F38AC"/>
    <w:rsid w:val="00442421"/>
    <w:rsid w:val="00443F28"/>
    <w:rsid w:val="00444695"/>
    <w:rsid w:val="00466063"/>
    <w:rsid w:val="0048280E"/>
    <w:rsid w:val="004918DB"/>
    <w:rsid w:val="004A40F8"/>
    <w:rsid w:val="004B154F"/>
    <w:rsid w:val="004B2109"/>
    <w:rsid w:val="004B3EBC"/>
    <w:rsid w:val="004C1018"/>
    <w:rsid w:val="004C1803"/>
    <w:rsid w:val="004D1C0E"/>
    <w:rsid w:val="004E6DA8"/>
    <w:rsid w:val="00506D04"/>
    <w:rsid w:val="00511B2C"/>
    <w:rsid w:val="005212A7"/>
    <w:rsid w:val="005251A0"/>
    <w:rsid w:val="00556618"/>
    <w:rsid w:val="00562AE5"/>
    <w:rsid w:val="00584A07"/>
    <w:rsid w:val="0059063B"/>
    <w:rsid w:val="005A1D8B"/>
    <w:rsid w:val="005A31D1"/>
    <w:rsid w:val="005B2113"/>
    <w:rsid w:val="005B29F3"/>
    <w:rsid w:val="005B56D0"/>
    <w:rsid w:val="005D79B0"/>
    <w:rsid w:val="00610122"/>
    <w:rsid w:val="0061132C"/>
    <w:rsid w:val="006347B1"/>
    <w:rsid w:val="00635958"/>
    <w:rsid w:val="0063754D"/>
    <w:rsid w:val="00637720"/>
    <w:rsid w:val="00642D6F"/>
    <w:rsid w:val="00646FB0"/>
    <w:rsid w:val="006665DD"/>
    <w:rsid w:val="00673610"/>
    <w:rsid w:val="006A6E31"/>
    <w:rsid w:val="006A7713"/>
    <w:rsid w:val="006D5F32"/>
    <w:rsid w:val="006E45A7"/>
    <w:rsid w:val="006E5CA2"/>
    <w:rsid w:val="00701C13"/>
    <w:rsid w:val="00703915"/>
    <w:rsid w:val="0070737D"/>
    <w:rsid w:val="00712B06"/>
    <w:rsid w:val="007229C0"/>
    <w:rsid w:val="00762DCD"/>
    <w:rsid w:val="00763313"/>
    <w:rsid w:val="00770D83"/>
    <w:rsid w:val="007710ED"/>
    <w:rsid w:val="00774C53"/>
    <w:rsid w:val="008111CA"/>
    <w:rsid w:val="008352FA"/>
    <w:rsid w:val="0086172C"/>
    <w:rsid w:val="0086192D"/>
    <w:rsid w:val="00877896"/>
    <w:rsid w:val="008A4B5A"/>
    <w:rsid w:val="008B68FE"/>
    <w:rsid w:val="008C7FA6"/>
    <w:rsid w:val="008D48CB"/>
    <w:rsid w:val="008E147B"/>
    <w:rsid w:val="008F1529"/>
    <w:rsid w:val="00904346"/>
    <w:rsid w:val="0093471B"/>
    <w:rsid w:val="009367AC"/>
    <w:rsid w:val="009549AF"/>
    <w:rsid w:val="0099335D"/>
    <w:rsid w:val="009B1A82"/>
    <w:rsid w:val="009E0B4E"/>
    <w:rsid w:val="009F2345"/>
    <w:rsid w:val="00A0767C"/>
    <w:rsid w:val="00A21A81"/>
    <w:rsid w:val="00A37446"/>
    <w:rsid w:val="00A45DFF"/>
    <w:rsid w:val="00A70280"/>
    <w:rsid w:val="00A740A7"/>
    <w:rsid w:val="00A831B8"/>
    <w:rsid w:val="00A85051"/>
    <w:rsid w:val="00A95E5B"/>
    <w:rsid w:val="00A97EA0"/>
    <w:rsid w:val="00AA7CAE"/>
    <w:rsid w:val="00AB402A"/>
    <w:rsid w:val="00AB7128"/>
    <w:rsid w:val="00AE2BD9"/>
    <w:rsid w:val="00B431C3"/>
    <w:rsid w:val="00B51421"/>
    <w:rsid w:val="00B6099C"/>
    <w:rsid w:val="00B76B73"/>
    <w:rsid w:val="00B85775"/>
    <w:rsid w:val="00B912D1"/>
    <w:rsid w:val="00BB6C23"/>
    <w:rsid w:val="00C00726"/>
    <w:rsid w:val="00C009B8"/>
    <w:rsid w:val="00C01575"/>
    <w:rsid w:val="00C16400"/>
    <w:rsid w:val="00C3147C"/>
    <w:rsid w:val="00C336C7"/>
    <w:rsid w:val="00C37A14"/>
    <w:rsid w:val="00C66DE4"/>
    <w:rsid w:val="00C75FC8"/>
    <w:rsid w:val="00C80C78"/>
    <w:rsid w:val="00C91150"/>
    <w:rsid w:val="00CB0495"/>
    <w:rsid w:val="00CC377E"/>
    <w:rsid w:val="00CC6845"/>
    <w:rsid w:val="00CD42B7"/>
    <w:rsid w:val="00CE5320"/>
    <w:rsid w:val="00CE6523"/>
    <w:rsid w:val="00CF08E6"/>
    <w:rsid w:val="00CF65DE"/>
    <w:rsid w:val="00D0255B"/>
    <w:rsid w:val="00D036D3"/>
    <w:rsid w:val="00D0650E"/>
    <w:rsid w:val="00D3567A"/>
    <w:rsid w:val="00D404AA"/>
    <w:rsid w:val="00D55E45"/>
    <w:rsid w:val="00D80A3E"/>
    <w:rsid w:val="00D82B50"/>
    <w:rsid w:val="00DA4896"/>
    <w:rsid w:val="00DB22A8"/>
    <w:rsid w:val="00DB3826"/>
    <w:rsid w:val="00DC4070"/>
    <w:rsid w:val="00DD6E47"/>
    <w:rsid w:val="00DE2F3F"/>
    <w:rsid w:val="00E03407"/>
    <w:rsid w:val="00E15FF8"/>
    <w:rsid w:val="00E32871"/>
    <w:rsid w:val="00E441E4"/>
    <w:rsid w:val="00E4485D"/>
    <w:rsid w:val="00E56801"/>
    <w:rsid w:val="00E94FE9"/>
    <w:rsid w:val="00EA040A"/>
    <w:rsid w:val="00EA0A8A"/>
    <w:rsid w:val="00EA2544"/>
    <w:rsid w:val="00EA2620"/>
    <w:rsid w:val="00EA65E2"/>
    <w:rsid w:val="00EB26FF"/>
    <w:rsid w:val="00EB7045"/>
    <w:rsid w:val="00ED211D"/>
    <w:rsid w:val="00EE5E33"/>
    <w:rsid w:val="00EF14F4"/>
    <w:rsid w:val="00EF2703"/>
    <w:rsid w:val="00F140AB"/>
    <w:rsid w:val="00F708D4"/>
    <w:rsid w:val="00F71976"/>
    <w:rsid w:val="00F75DD7"/>
    <w:rsid w:val="00F76B67"/>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567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 w:type="character" w:customStyle="1" w:styleId="Heading3Char">
    <w:name w:val="Heading 3 Char"/>
    <w:basedOn w:val="DefaultParagraphFont"/>
    <w:link w:val="Heading3"/>
    <w:uiPriority w:val="9"/>
    <w:rsid w:val="00D3567A"/>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577842">
      <w:bodyDiv w:val="1"/>
      <w:marLeft w:val="0"/>
      <w:marRight w:val="0"/>
      <w:marTop w:val="0"/>
      <w:marBottom w:val="0"/>
      <w:divBdr>
        <w:top w:val="none" w:sz="0" w:space="0" w:color="auto"/>
        <w:left w:val="none" w:sz="0" w:space="0" w:color="auto"/>
        <w:bottom w:val="none" w:sz="0" w:space="0" w:color="auto"/>
        <w:right w:val="none" w:sz="0" w:space="0" w:color="auto"/>
      </w:divBdr>
    </w:div>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2</Pages>
  <Words>4494</Words>
  <Characters>2562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3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Sarah Smith</cp:lastModifiedBy>
  <cp:revision>105</cp:revision>
  <dcterms:created xsi:type="dcterms:W3CDTF">2020-12-04T19:11:00Z</dcterms:created>
  <dcterms:modified xsi:type="dcterms:W3CDTF">2020-12-05T14:20:00Z</dcterms:modified>
</cp:coreProperties>
</file>